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4D1784"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1E648B">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DA61A3"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40898"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DA61A3"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40899"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DA61A3"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040900"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AEA0474"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1E648B">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4BCE1A45"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1E648B">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1333E7C7"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sidR="001E648B">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DA61A3"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040901"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lastRenderedPageBreak/>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DA61A3" w:rsidP="00D84065">
      <w:pPr>
        <w:keepNext/>
      </w:pPr>
      <w:r>
        <w:rPr>
          <w:noProof/>
        </w:rPr>
        <w:object w:dxaOrig="4510" w:dyaOrig="1120" w14:anchorId="2169ACF8">
          <v:shape id="_x0000_i1026" type="#_x0000_t75" alt="" style="width:225.95pt;height:56pt;mso-width-percent:0;mso-height-percent:0;mso-width-percent:0;mso-height-percent:0" o:ole="">
            <v:imagedata r:id="rId21" o:title=""/>
          </v:shape>
          <o:OLEObject Type="Embed" ProgID="Word.Document.12" ShapeID="_x0000_i1026" DrawAspect="Content" ObjectID="_1596040902" r:id="rId22">
            <o:FieldCodes>\s</o:FieldCodes>
          </o:OLEObject>
        </w:object>
      </w:r>
    </w:p>
    <w:p w14:paraId="60D98713" w14:textId="72747938" w:rsidR="00D84065" w:rsidRDefault="00D84065" w:rsidP="00D84065">
      <w:pPr>
        <w:pStyle w:val="Caption"/>
      </w:pPr>
      <w:bookmarkStart w:id="54" w:name="_Ref522279574"/>
      <w:r>
        <w:t xml:space="preserve">Code Snippet </w:t>
      </w:r>
      <w:r>
        <w:fldChar w:fldCharType="begin"/>
      </w:r>
      <w:r>
        <w:instrText xml:space="preserve"> SEQ Code_Snippet \* ARABIC </w:instrText>
      </w:r>
      <w:r>
        <w:fldChar w:fldCharType="separate"/>
      </w:r>
      <w:r>
        <w:rPr>
          <w:noProof/>
        </w:rPr>
        <w:t>5</w:t>
      </w:r>
      <w:r>
        <w:fldChar w:fldCharType="end"/>
      </w:r>
      <w:bookmarkEnd w:id="54"/>
      <w:r>
        <w:t xml:space="preserve"> a regular Pytest unit test</w:t>
      </w:r>
    </w:p>
    <w:p w14:paraId="541314EB" w14:textId="01DF4666" w:rsidR="00D84065" w:rsidRDefault="00DA61A3" w:rsidP="00D84065">
      <w:r>
        <w:rPr>
          <w:noProof/>
        </w:rPr>
        <w:object w:dxaOrig="4510" w:dyaOrig="2190" w14:anchorId="7D4AB774">
          <v:shape id="_x0000_i1025" type="#_x0000_t75" alt="" style="width:225.25pt;height:109.5pt;mso-width-percent:0;mso-height-percent:0;mso-width-percent:0;mso-height-percent:0" o:ole="">
            <v:imagedata r:id="rId23" o:title=""/>
          </v:shape>
          <o:OLEObject Type="Embed" ProgID="Word.Document.12" ShapeID="_x0000_i1025" DrawAspect="Content" ObjectID="_1596040903" r:id="rId24">
            <o:FieldCodes>\s</o:FieldCodes>
          </o:OLEObject>
        </w:object>
      </w:r>
    </w:p>
    <w:p w14:paraId="7A0FEA95" w14:textId="0F5BE915" w:rsidR="00D84065" w:rsidRPr="00D84065" w:rsidRDefault="00D84065" w:rsidP="00D84065">
      <w:pPr>
        <w:pStyle w:val="Caption"/>
      </w:pPr>
      <w:bookmarkStart w:id="55" w:name="_Ref522279575"/>
      <w:r>
        <w:t xml:space="preserve">Code Snippet </w:t>
      </w:r>
      <w:r>
        <w:fldChar w:fldCharType="begin"/>
      </w:r>
      <w:r>
        <w:instrText xml:space="preserve"> SEQ Code_Snippet \* ARABIC </w:instrText>
      </w:r>
      <w:r>
        <w:fldChar w:fldCharType="separate"/>
      </w:r>
      <w:r>
        <w:rPr>
          <w:noProof/>
        </w:rPr>
        <w:t>6</w:t>
      </w:r>
      <w: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49BCCE2" w:rsidR="001E648B" w:rsidRDefault="001E648B" w:rsidP="001E648B">
      <w:pPr>
        <w:pStyle w:val="Caption"/>
        <w:keepNext/>
      </w:pPr>
      <w:bookmarkStart w:id="57" w:name="_Ref522298476"/>
      <w:r>
        <w:t xml:space="preserve">Table </w:t>
      </w:r>
      <w:r>
        <w:fldChar w:fldCharType="begin"/>
      </w:r>
      <w:r>
        <w:instrText xml:space="preserve"> SEQ Table \* ARABIC </w:instrText>
      </w:r>
      <w:r>
        <w:fldChar w:fldCharType="separate"/>
      </w:r>
      <w:r>
        <w:rPr>
          <w:noProof/>
        </w:rPr>
        <w:t>5</w:t>
      </w:r>
      <w:r>
        <w:fldChar w:fldCharType="end"/>
      </w:r>
      <w:bookmarkEnd w:id="57"/>
      <w:r>
        <w:t xml:space="preserve"> Model datasets used</w:t>
      </w:r>
    </w:p>
    <w:tbl>
      <w:tblPr>
        <w:tblStyle w:val="TableGrid"/>
        <w:tblW w:w="0" w:type="auto"/>
        <w:tblLook w:val="04A0" w:firstRow="1" w:lastRow="0" w:firstColumn="1" w:lastColumn="0" w:noHBand="0" w:noVBand="1"/>
      </w:tblPr>
      <w:tblGrid>
        <w:gridCol w:w="988"/>
        <w:gridCol w:w="1134"/>
        <w:gridCol w:w="1134"/>
        <w:gridCol w:w="1134"/>
        <w:gridCol w:w="4620"/>
      </w:tblGrid>
      <w:tr w:rsidR="00EF04CB" w14:paraId="3FEE5085" w14:textId="50A3A2E8" w:rsidTr="009C76D8">
        <w:tc>
          <w:tcPr>
            <w:tcW w:w="988" w:type="dxa"/>
          </w:tcPr>
          <w:p w14:paraId="7DE4EFA9" w14:textId="70C8B41A" w:rsidR="00EF04CB" w:rsidRPr="00EF04CB" w:rsidRDefault="00EF04CB" w:rsidP="00E67CD5">
            <w:pPr>
              <w:rPr>
                <w:b/>
              </w:rPr>
            </w:pPr>
            <w:r w:rsidRPr="00EF04CB">
              <w:rPr>
                <w:b/>
              </w:rPr>
              <w:t>Model name</w:t>
            </w:r>
          </w:p>
        </w:tc>
        <w:tc>
          <w:tcPr>
            <w:tcW w:w="1134" w:type="dxa"/>
          </w:tcPr>
          <w:p w14:paraId="52CB12F7" w14:textId="49B2B344" w:rsidR="00EF04CB" w:rsidRPr="00EF04CB" w:rsidRDefault="00EF04CB" w:rsidP="00E67CD5">
            <w:pPr>
              <w:rPr>
                <w:b/>
              </w:rPr>
            </w:pPr>
            <w:r w:rsidRPr="00EF04CB">
              <w:rPr>
                <w:b/>
              </w:rPr>
              <w:t>Training dataset size</w:t>
            </w:r>
          </w:p>
        </w:tc>
        <w:tc>
          <w:tcPr>
            <w:tcW w:w="1134" w:type="dxa"/>
          </w:tcPr>
          <w:p w14:paraId="53A36F36" w14:textId="7A37E05C" w:rsidR="00EF04CB" w:rsidRPr="00EF04CB" w:rsidRDefault="00EF04CB" w:rsidP="00E67CD5">
            <w:pPr>
              <w:rPr>
                <w:b/>
              </w:rPr>
            </w:pPr>
            <w:r w:rsidRPr="00EF04CB">
              <w:rPr>
                <w:b/>
              </w:rPr>
              <w:t>Dev dataset size</w:t>
            </w:r>
          </w:p>
        </w:tc>
        <w:tc>
          <w:tcPr>
            <w:tcW w:w="1134" w:type="dxa"/>
          </w:tcPr>
          <w:p w14:paraId="208C7147" w14:textId="37DA8803" w:rsidR="00EF04CB" w:rsidRPr="00EF04CB" w:rsidRDefault="00EF04CB" w:rsidP="00E67CD5">
            <w:pPr>
              <w:rPr>
                <w:b/>
              </w:rPr>
            </w:pPr>
            <w:r w:rsidRPr="00EF04CB">
              <w:rPr>
                <w:b/>
              </w:rPr>
              <w:t>Test dataset size</w:t>
            </w:r>
          </w:p>
        </w:tc>
        <w:tc>
          <w:tcPr>
            <w:tcW w:w="4620" w:type="dxa"/>
          </w:tcPr>
          <w:p w14:paraId="30AD9019" w14:textId="1645B83F" w:rsidR="00EF04CB" w:rsidRPr="00EF04CB" w:rsidRDefault="00EF04CB" w:rsidP="00E67CD5">
            <w:pPr>
              <w:rPr>
                <w:b/>
              </w:rPr>
            </w:pPr>
            <w:r w:rsidRPr="00EF04CB">
              <w:rPr>
                <w:b/>
              </w:rPr>
              <w:t>Notes</w:t>
            </w:r>
          </w:p>
        </w:tc>
      </w:tr>
      <w:tr w:rsidR="00EF04CB" w14:paraId="1BACB7A1" w14:textId="0D7DE58D" w:rsidTr="009C76D8">
        <w:tc>
          <w:tcPr>
            <w:tcW w:w="988" w:type="dxa"/>
          </w:tcPr>
          <w:p w14:paraId="3493D95B" w14:textId="330F87C7" w:rsidR="00EF04CB" w:rsidRDefault="00EF04CB" w:rsidP="00E67CD5">
            <w:r>
              <w:t>Mini</w:t>
            </w:r>
          </w:p>
        </w:tc>
        <w:tc>
          <w:tcPr>
            <w:tcW w:w="1134" w:type="dxa"/>
          </w:tcPr>
          <w:p w14:paraId="27064623" w14:textId="0A24084D" w:rsidR="00EF04CB" w:rsidRDefault="00EF04CB" w:rsidP="00E67CD5">
            <w:r>
              <w:t>4000</w:t>
            </w:r>
          </w:p>
        </w:tc>
        <w:tc>
          <w:tcPr>
            <w:tcW w:w="1134" w:type="dxa"/>
          </w:tcPr>
          <w:p w14:paraId="36BD6A88" w14:textId="222B8F9F" w:rsidR="00EF04CB" w:rsidRDefault="00EF04CB" w:rsidP="00E67CD5">
            <w:r>
              <w:t>4000</w:t>
            </w:r>
          </w:p>
        </w:tc>
        <w:tc>
          <w:tcPr>
            <w:tcW w:w="1134" w:type="dxa"/>
          </w:tcPr>
          <w:p w14:paraId="78D99DF5" w14:textId="1A5EB6AF" w:rsidR="00EF04CB" w:rsidRDefault="00EF04CB" w:rsidP="00E67CD5">
            <w:r>
              <w:t>4000</w:t>
            </w:r>
          </w:p>
        </w:tc>
        <w:tc>
          <w:tcPr>
            <w:tcW w:w="4620" w:type="dxa"/>
          </w:tcPr>
          <w:p w14:paraId="31DC1D3A" w14:textId="0482B253" w:rsidR="00EF04CB" w:rsidRDefault="00EF04CB" w:rsidP="00E67CD5">
            <w:r>
              <w:t>Takes first 4000 sentences from ToyV1</w:t>
            </w:r>
          </w:p>
        </w:tc>
      </w:tr>
      <w:tr w:rsidR="00EF04CB" w14:paraId="76C00F74" w14:textId="645A0D17" w:rsidTr="009C76D8">
        <w:tc>
          <w:tcPr>
            <w:tcW w:w="988" w:type="dxa"/>
          </w:tcPr>
          <w:p w14:paraId="4C0D5542" w14:textId="5523082A" w:rsidR="00EF04CB" w:rsidRDefault="00EF04CB" w:rsidP="00E67CD5">
            <w:r>
              <w:t>ToyV1</w:t>
            </w:r>
          </w:p>
        </w:tc>
        <w:tc>
          <w:tcPr>
            <w:tcW w:w="1134" w:type="dxa"/>
          </w:tcPr>
          <w:p w14:paraId="368CA08A" w14:textId="3EB561EB" w:rsidR="00EF04CB" w:rsidRDefault="00C9416A" w:rsidP="00E67CD5">
            <w:r w:rsidRPr="00C9416A">
              <w:t>2323451</w:t>
            </w:r>
          </w:p>
        </w:tc>
        <w:tc>
          <w:tcPr>
            <w:tcW w:w="1134" w:type="dxa"/>
          </w:tcPr>
          <w:p w14:paraId="4BF7A69F" w14:textId="6B6B6899" w:rsidR="00EF04CB" w:rsidRDefault="00C9416A" w:rsidP="00E67CD5">
            <w:r w:rsidRPr="00C9416A">
              <w:t>1233720</w:t>
            </w:r>
          </w:p>
        </w:tc>
        <w:tc>
          <w:tcPr>
            <w:tcW w:w="1134" w:type="dxa"/>
          </w:tcPr>
          <w:p w14:paraId="08C0A949" w14:textId="6B27485A" w:rsidR="00EF04CB" w:rsidRDefault="00C9416A" w:rsidP="00E67CD5">
            <w:r w:rsidRPr="00C9416A">
              <w:t>1157309</w:t>
            </w:r>
          </w:p>
        </w:tc>
        <w:tc>
          <w:tcPr>
            <w:tcW w:w="4620" w:type="dxa"/>
          </w:tcPr>
          <w:p w14:paraId="6DB50F15" w14:textId="0A2771FE" w:rsidR="00EF04CB" w:rsidRDefault="00C9416A" w:rsidP="00E67CD5">
            <w:r>
              <w:t>All validations on Dev dataset returned NaN</w:t>
            </w:r>
          </w:p>
        </w:tc>
      </w:tr>
      <w:tr w:rsidR="00EF04CB" w14:paraId="4C510819" w14:textId="56108FC4" w:rsidTr="009C76D8">
        <w:tc>
          <w:tcPr>
            <w:tcW w:w="988" w:type="dxa"/>
          </w:tcPr>
          <w:p w14:paraId="411DD259" w14:textId="24C55D7C" w:rsidR="00EF04CB" w:rsidRDefault="00C9416A" w:rsidP="00E67CD5">
            <w:r>
              <w:t>ToyV2</w:t>
            </w:r>
          </w:p>
        </w:tc>
        <w:tc>
          <w:tcPr>
            <w:tcW w:w="1134" w:type="dxa"/>
          </w:tcPr>
          <w:p w14:paraId="301B67E4" w14:textId="097C334B" w:rsidR="00EF04CB" w:rsidRDefault="006A0B2D" w:rsidP="00E67CD5">
            <w:r>
              <w:t>2</w:t>
            </w:r>
            <w:bookmarkStart w:id="58" w:name="_GoBack"/>
            <w:bookmarkEnd w:id="58"/>
            <w:r w:rsidR="00C9416A">
              <w:t>00000</w:t>
            </w:r>
          </w:p>
        </w:tc>
        <w:tc>
          <w:tcPr>
            <w:tcW w:w="1134" w:type="dxa"/>
          </w:tcPr>
          <w:p w14:paraId="266D5B37" w14:textId="11478A90" w:rsidR="00EF04CB" w:rsidRDefault="00A34810" w:rsidP="00E67CD5">
            <w:r>
              <w:t>6</w:t>
            </w:r>
            <w:r w:rsidR="00C9416A">
              <w:t>000</w:t>
            </w:r>
          </w:p>
        </w:tc>
        <w:tc>
          <w:tcPr>
            <w:tcW w:w="1134" w:type="dxa"/>
          </w:tcPr>
          <w:p w14:paraId="27D41282" w14:textId="5075CB31" w:rsidR="00EF04CB" w:rsidRDefault="00A34810" w:rsidP="00E67CD5">
            <w:r>
              <w:t>6</w:t>
            </w:r>
            <w:r w:rsidR="00C9416A">
              <w:t>000</w:t>
            </w:r>
          </w:p>
        </w:tc>
        <w:tc>
          <w:tcPr>
            <w:tcW w:w="4620" w:type="dxa"/>
          </w:tcPr>
          <w:p w14:paraId="546824D9" w14:textId="43DEA3B6" w:rsidR="00EF04CB" w:rsidRDefault="00BA4A62"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9" w:name="_Toc522276699"/>
      <w:r>
        <w:lastRenderedPageBreak/>
        <w:t>The ‘mini’ dataset</w:t>
      </w:r>
      <w:bookmarkEnd w:id="59"/>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071392D5" w:rsidR="005A40D0" w:rsidRDefault="005A40D0" w:rsidP="00E507F3">
      <w:pPr>
        <w:pStyle w:val="Heading3"/>
      </w:pPr>
      <w:bookmarkStart w:id="60" w:name="_Ref521576975"/>
      <w:bookmarkStart w:id="61" w:name="_Toc522276700"/>
      <w:r>
        <w:t>The ‘toy’ dataset</w:t>
      </w:r>
      <w:bookmarkEnd w:id="60"/>
      <w:bookmarkEnd w:id="61"/>
      <w:r w:rsidR="004C609C">
        <w:t>, version 1</w:t>
      </w:r>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7BDB6AF"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as follows:</w:t>
      </w:r>
    </w:p>
    <w:p w14:paraId="34162859" w14:textId="5116B0D4" w:rsidR="00A34810" w:rsidRDefault="00A34810" w:rsidP="00BA5C5F">
      <w:pPr>
        <w:rPr>
          <w:color w:val="000000" w:themeColor="text1"/>
        </w:rPr>
      </w:pPr>
    </w:p>
    <w:p w14:paraId="6E8A8E54" w14:textId="2B7DA400" w:rsidR="00A34810" w:rsidRDefault="00A34810" w:rsidP="00BA5C5F">
      <w:pPr>
        <w:rPr>
          <w:b/>
          <w:color w:val="FF0000"/>
        </w:rPr>
      </w:pPr>
      <w:r>
        <w:rPr>
          <w:b/>
          <w:color w:val="FF0000"/>
        </w:rPr>
        <w:t>Eval of ToyV1</w:t>
      </w:r>
    </w:p>
    <w:p w14:paraId="0E0958A3" w14:textId="179A2761" w:rsidR="00A34810" w:rsidRDefault="00A34810" w:rsidP="00BA5C5F">
      <w:pPr>
        <w:rPr>
          <w:b/>
          <w:color w:val="FF0000"/>
        </w:rPr>
      </w:pPr>
    </w:p>
    <w:p w14:paraId="0FE576A1" w14:textId="6DB107A4" w:rsidR="00A34810" w:rsidRDefault="00A34810" w:rsidP="00BA5C5F">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w:t>
      </w:r>
      <w:r w:rsidR="008237D1">
        <w:rPr>
          <w:color w:val="000000" w:themeColor="text1"/>
        </w:rPr>
        <w:t xml:space="preserve"> sentences, and test and dev to 6,000 sentences each. The values were picked empirically based on the successful feedback from the Mini dataset.</w:t>
      </w:r>
    </w:p>
    <w:p w14:paraId="3B7EFDE3" w14:textId="11DEC91B" w:rsidR="004C609C" w:rsidRDefault="004C609C" w:rsidP="00BA5C5F">
      <w:pPr>
        <w:rPr>
          <w:color w:val="000000" w:themeColor="text1"/>
        </w:rPr>
      </w:pPr>
    </w:p>
    <w:p w14:paraId="66AF8C7D" w14:textId="40D5DB3E" w:rsidR="004C609C" w:rsidRDefault="004C609C" w:rsidP="004C609C">
      <w:pPr>
        <w:pStyle w:val="Heading3"/>
      </w:pPr>
      <w:r>
        <w:t>The ‘toy’ dataset</w:t>
      </w:r>
      <w:r>
        <w:t>, version 2</w:t>
      </w:r>
    </w:p>
    <w:p w14:paraId="2AD5C9E8" w14:textId="77777777" w:rsidR="004C609C" w:rsidRPr="00A34810" w:rsidRDefault="004C609C" w:rsidP="00BA5C5F">
      <w:pPr>
        <w:rPr>
          <w:color w:val="000000" w:themeColor="text1"/>
        </w:rPr>
      </w:pPr>
    </w:p>
    <w:p w14:paraId="1D27C16F" w14:textId="7679E5DE" w:rsidR="00F36922" w:rsidRDefault="00F36922" w:rsidP="00BA5C5F"/>
    <w:p w14:paraId="3D746C2F" w14:textId="2754C5BA" w:rsidR="00F36922" w:rsidRDefault="00F36922" w:rsidP="00D95F5A">
      <w:pPr>
        <w:pStyle w:val="Heading3"/>
      </w:pPr>
      <w:bookmarkStart w:id="62" w:name="_Toc522276701"/>
      <w:bookmarkStart w:id="63" w:name="_Ref522276945"/>
      <w:r>
        <w:t>The full dataset</w:t>
      </w:r>
      <w:bookmarkEnd w:id="62"/>
      <w:bookmarkEnd w:id="63"/>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4" w:name="_Toc522276702"/>
      <w:r w:rsidRPr="00E67CD5">
        <w:t>Cross-validation</w:t>
      </w:r>
      <w:bookmarkEnd w:id="64"/>
    </w:p>
    <w:p w14:paraId="4C894273" w14:textId="77777777" w:rsidR="00E67CD5" w:rsidRDefault="00E67CD5" w:rsidP="00E67CD5"/>
    <w:p w14:paraId="48C723FF" w14:textId="567BC561" w:rsidR="00E67CD5" w:rsidRPr="00600C78" w:rsidRDefault="00E67CD5" w:rsidP="00E67CD5">
      <w:r>
        <w:lastRenderedPageBreak/>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folds’.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5" w:name="_Toc522276703"/>
      <w:r>
        <w:t>Overall evaluation</w:t>
      </w:r>
      <w:bookmarkEnd w:id="65"/>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6" w:name="_Toc522276704"/>
      <w:r w:rsidRPr="00FE6F9D">
        <w:t>Summary and Conclusions</w:t>
      </w:r>
      <w:bookmarkEnd w:id="66"/>
    </w:p>
    <w:p w14:paraId="4207AC43" w14:textId="0F299B5E" w:rsidR="00D75AF0" w:rsidRDefault="00D75AF0" w:rsidP="00EB2FAB">
      <w:pPr>
        <w:pStyle w:val="Heading2"/>
      </w:pPr>
      <w:bookmarkStart w:id="67" w:name="_Toc522276705"/>
      <w:r>
        <w:t>Pre-processing is hard</w:t>
      </w:r>
      <w:bookmarkEnd w:id="67"/>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8" w:name="_Ref521576199"/>
      <w:bookmarkStart w:id="69" w:name="_Toc522276706"/>
      <w:r>
        <w:t>Labelling is hard</w:t>
      </w:r>
      <w:bookmarkEnd w:id="68"/>
      <w:bookmarkEnd w:id="69"/>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70" w:name="_Toc522276707"/>
      <w:r>
        <w:t>Sentence tokenization is hard</w:t>
      </w:r>
      <w:bookmarkEnd w:id="70"/>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1" w:name="_Toc522276708"/>
      <w:r>
        <w:t>Unfinished work</w:t>
      </w:r>
      <w:bookmarkEnd w:id="71"/>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2" w:name="_Toc522276709"/>
      <w:r w:rsidRPr="00FE6F9D">
        <w:t>References</w:t>
      </w:r>
      <w:bookmarkEnd w:id="72"/>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3" w:name="_Toc522276710"/>
      <w:r w:rsidRPr="00FE6F9D">
        <w:t>User Manual</w:t>
      </w:r>
      <w:bookmarkEnd w:id="73"/>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4" w:name="_Ref521061060"/>
      <w:bookmarkStart w:id="75" w:name="_Toc522276711"/>
      <w:r w:rsidRPr="00FE6F9D">
        <w:t>Appendix</w:t>
      </w:r>
      <w:r w:rsidR="00EA355D">
        <w:t xml:space="preserve"> A</w:t>
      </w:r>
      <w:r w:rsidRPr="00FE6F9D">
        <w:t>: Code</w:t>
      </w:r>
      <w:bookmarkEnd w:id="74"/>
      <w:bookmarkEnd w:id="75"/>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6" w:name="_Ref521568652"/>
      <w:bookmarkStart w:id="77" w:name="_Toc522276712"/>
      <w:r>
        <w:t>Appendix B: List of Invoke tasks</w:t>
      </w:r>
      <w:bookmarkEnd w:id="76"/>
      <w:bookmarkEnd w:id="77"/>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lastRenderedPageBreak/>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26438609" w:rsidR="00EA355D" w:rsidRDefault="00EA355D" w:rsidP="00EA355D">
      <w:pPr>
        <w:pStyle w:val="Caption"/>
        <w:keepNext/>
      </w:pPr>
      <w:bookmarkStart w:id="78" w:name="_Ref522269834"/>
      <w:r>
        <w:t xml:space="preserve">Table </w:t>
      </w:r>
      <w:r>
        <w:fldChar w:fldCharType="begin"/>
      </w:r>
      <w:r>
        <w:instrText xml:space="preserve"> SEQ Table \* ARABIC </w:instrText>
      </w:r>
      <w:r>
        <w:fldChar w:fldCharType="separate"/>
      </w:r>
      <w:r w:rsidR="001E648B">
        <w:rPr>
          <w:noProof/>
        </w:rPr>
        <w:t>6</w:t>
      </w:r>
      <w:r>
        <w:fldChar w:fldCharType="end"/>
      </w:r>
      <w:bookmarkEnd w:id="78"/>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lastRenderedPageBreak/>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lastRenderedPageBreak/>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9" w:name="_Ref521578620"/>
      <w:bookmarkStart w:id="80" w:name="_Toc522276713"/>
      <w:r>
        <w:t xml:space="preserve">Appendix C: </w:t>
      </w:r>
      <w:r w:rsidR="00D75AF0">
        <w:t>What’s My Work</w:t>
      </w:r>
      <w:bookmarkEnd w:id="79"/>
      <w:bookmarkEnd w:id="80"/>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31EE2A" w14:textId="77777777" w:rsidR="00DA61A3" w:rsidRDefault="00DA61A3" w:rsidP="00540C85">
      <w:r>
        <w:separator/>
      </w:r>
    </w:p>
  </w:endnote>
  <w:endnote w:type="continuationSeparator" w:id="0">
    <w:p w14:paraId="32392215" w14:textId="77777777" w:rsidR="00DA61A3" w:rsidRDefault="00DA61A3"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6344B" w14:textId="77777777" w:rsidR="00DA61A3" w:rsidRDefault="00DA61A3" w:rsidP="00540C85">
      <w:r>
        <w:separator/>
      </w:r>
    </w:p>
  </w:footnote>
  <w:footnote w:type="continuationSeparator" w:id="0">
    <w:p w14:paraId="249DE841" w14:textId="77777777" w:rsidR="00DA61A3" w:rsidRDefault="00DA61A3"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B3AA2"/>
    <w:rsid w:val="002B6BDE"/>
    <w:rsid w:val="002B763F"/>
    <w:rsid w:val="002C09EA"/>
    <w:rsid w:val="002C2B6B"/>
    <w:rsid w:val="002C2CA4"/>
    <w:rsid w:val="002C4540"/>
    <w:rsid w:val="002D2C78"/>
    <w:rsid w:val="002D3C46"/>
    <w:rsid w:val="002E67F6"/>
    <w:rsid w:val="002F4D66"/>
    <w:rsid w:val="00303B80"/>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6F4E"/>
    <w:rsid w:val="00627CC1"/>
    <w:rsid w:val="0063745B"/>
    <w:rsid w:val="006379E7"/>
    <w:rsid w:val="00640234"/>
    <w:rsid w:val="00650C79"/>
    <w:rsid w:val="00663D0E"/>
    <w:rsid w:val="0066535B"/>
    <w:rsid w:val="00675FD3"/>
    <w:rsid w:val="00683206"/>
    <w:rsid w:val="006924A3"/>
    <w:rsid w:val="006A0B2D"/>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7C55"/>
    <w:rsid w:val="00BA2C19"/>
    <w:rsid w:val="00BA2DD4"/>
    <w:rsid w:val="00BA4A62"/>
    <w:rsid w:val="00BA5C5F"/>
    <w:rsid w:val="00BA6678"/>
    <w:rsid w:val="00BB0278"/>
    <w:rsid w:val="00BB2C0B"/>
    <w:rsid w:val="00BB3DE8"/>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61A3"/>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04CB"/>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824CE-165D-CD40-B2C4-573477AED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28</Pages>
  <Words>9317</Words>
  <Characters>48172</Characters>
  <Application>Microsoft Office Word</Application>
  <DocSecurity>0</DocSecurity>
  <Lines>1235</Lines>
  <Paragraphs>46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55</cp:revision>
  <dcterms:created xsi:type="dcterms:W3CDTF">2018-07-11T07:25:00Z</dcterms:created>
  <dcterms:modified xsi:type="dcterms:W3CDTF">2018-08-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